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6872D02"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0315B">
        <w:rPr>
          <w:rFonts w:ascii="Times New Roman" w:hAnsi="Times New Roman" w:cs="Times New Roman" w:hint="eastAsia"/>
          <w:sz w:val="24"/>
          <w:szCs w:val="24"/>
        </w:rPr>
        <w:t xml:space="preserve">Ying Yang, </w:t>
      </w:r>
      <w:r w:rsidR="00AA76D1">
        <w:rPr>
          <w:rFonts w:ascii="Times New Roman" w:hAnsi="Times New Roman" w:cs="Times New Roman" w:hint="eastAsia"/>
          <w:sz w:val="24"/>
          <w:szCs w:val="24"/>
        </w:rPr>
        <w:t xml:space="preserve">Runxi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111 MSI tumors beyond the 91 previously reported in the literature. In total, we identified 202 MSI tumors with SBS mutation counts ranging from 10,839 to 2,432,617 and indel mutations ranging from 5,060 to 318,631. For subsequent analyses, we will refer to these 202 tumors as MSI tumors (Figure 4A). Notably, these MSI tumors typically exhibit a higher prevalence of deletions compared to insertions (Figure 4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601C07D0"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In our examination of ID signatures, we observed similar patterns: H_ID33, H_ID37, and C_ID7 all exhibit &gt;1 bp deletions at repeat sequences but are associated with distinct ID types (Figure 4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natures</w:t>
      </w:r>
      <w:r w:rsidRPr="00A064CF">
        <w:rPr>
          <w:rFonts w:ascii="Times New Roman" w:hAnsi="Times New Roman" w:cs="Times New Roman"/>
          <w:sz w:val="24"/>
          <w:szCs w:val="24"/>
          <w:highlight w:val="yellow"/>
        </w:rPr>
        <w:t xml:space="preserve">. Importantly, </w:t>
      </w:r>
      <w:r w:rsidR="006E650B" w:rsidRPr="00A064CF">
        <w:rPr>
          <w:rFonts w:ascii="Times New Roman" w:hAnsi="Times New Roman" w:cs="Times New Roman" w:hint="eastAsia"/>
          <w:sz w:val="24"/>
          <w:szCs w:val="24"/>
          <w:highlight w:val="yellow"/>
        </w:rPr>
        <w:t xml:space="preserve">the five </w:t>
      </w:r>
      <w:r w:rsidRPr="00A064CF">
        <w:rPr>
          <w:rFonts w:ascii="Times New Roman" w:hAnsi="Times New Roman" w:cs="Times New Roman"/>
          <w:sz w:val="24"/>
          <w:szCs w:val="24"/>
          <w:highlight w:val="yellow"/>
        </w:rPr>
        <w:t>MSI-associated signatures</w:t>
      </w:r>
      <w:r w:rsidR="006E650B" w:rsidRPr="00A064CF">
        <w:rPr>
          <w:rFonts w:ascii="Times New Roman" w:hAnsi="Times New Roman" w:cs="Times New Roman" w:hint="eastAsia"/>
          <w:sz w:val="24"/>
          <w:szCs w:val="24"/>
          <w:highlight w:val="yellow"/>
        </w:rPr>
        <w:t xml:space="preserve">, C_ID7, H_ID33, H_ID34, H_ID37 and H_ID38, </w:t>
      </w:r>
      <w:r w:rsidRPr="00A064CF">
        <w:rPr>
          <w:rFonts w:ascii="Times New Roman" w:hAnsi="Times New Roman" w:cs="Times New Roman"/>
          <w:sz w:val="24"/>
          <w:szCs w:val="24"/>
          <w:highlight w:val="yellow"/>
        </w:rPr>
        <w:t xml:space="preserve">exhibit significantly greater activity and enrichment in MSI tumors compared to MSS tumors (Figure 4E; </w:t>
      </w:r>
      <w:r w:rsidR="004047BB">
        <w:rPr>
          <w:rFonts w:ascii="Times New Roman" w:hAnsi="Times New Roman" w:cs="Times New Roman" w:hint="eastAsia"/>
          <w:sz w:val="24"/>
          <w:szCs w:val="24"/>
          <w:highlight w:val="yellow"/>
        </w:rPr>
        <w:t>Table S5</w:t>
      </w:r>
      <w:r w:rsidRPr="00A064CF">
        <w:rPr>
          <w:rFonts w:ascii="Times New Roman" w:hAnsi="Times New Roman" w:cs="Times New Roman"/>
          <w:sz w:val="24"/>
          <w:szCs w:val="24"/>
          <w:highlight w:val="yellow"/>
        </w:rPr>
        <w:t>).</w:t>
      </w:r>
    </w:p>
    <w:p w14:paraId="281E80B0" w14:textId="3B5DFFF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C_ID7 is characterized mainly by single-base deletions of C or T from long C or T sequences. In contrast, H_ID33 predominantly represents TT deletions from 4-5 TT repeats, while H_ID37 is primarily associated with TTT deletions from 3 TTT repeats (Figure 4F). Although H_ID33 and H_ID37 describe similar deletion patterns, H_ID37 occurs exclusively in high C_ID2 tumors, whereas H_ID33 often co-occurs wit</w:t>
      </w:r>
      <w:r w:rsidRPr="00A064CF">
        <w:rPr>
          <w:rFonts w:ascii="Times New Roman" w:hAnsi="Times New Roman" w:cs="Times New Roman"/>
          <w:sz w:val="24"/>
          <w:szCs w:val="24"/>
          <w:highlight w:val="yellow"/>
        </w:rPr>
        <w:t>h C_ID2 (</w:t>
      </w:r>
      <w:r w:rsidR="00B563BB">
        <w:rPr>
          <w:rFonts w:ascii="Times New Roman" w:hAnsi="Times New Roman" w:cs="Times New Roman" w:hint="eastAsia"/>
          <w:sz w:val="24"/>
          <w:szCs w:val="24"/>
          <w:highlight w:val="yellow"/>
        </w:rPr>
        <w:t>Figure S4A</w:t>
      </w:r>
      <w:r w:rsidRPr="00A064CF">
        <w:rPr>
          <w:rFonts w:ascii="Times New Roman" w:hAnsi="Times New Roman" w:cs="Times New Roman"/>
          <w:sz w:val="24"/>
          <w:szCs w:val="24"/>
          <w:highlight w:val="yellow"/>
        </w:rPr>
        <w:t>)</w:t>
      </w:r>
      <w:r w:rsidRPr="00442D83">
        <w:rPr>
          <w:rFonts w:ascii="Times New Roman" w:hAnsi="Times New Roman" w:cs="Times New Roman"/>
          <w:sz w:val="24"/>
          <w:szCs w:val="24"/>
        </w:rPr>
        <w:t xml:space="preserve">. We propose a correlation among the </w:t>
      </w:r>
      <w:r w:rsidRPr="00442D83">
        <w:rPr>
          <w:rFonts w:ascii="Times New Roman" w:hAnsi="Times New Roman" w:cs="Times New Roman"/>
          <w:sz w:val="24"/>
          <w:szCs w:val="24"/>
        </w:rPr>
        <w:lastRenderedPageBreak/>
        <w:t>deletions of T, TT, and TTT sequences. Additionally, we observed a broader range of variant allele frequencies (VAFs) for single-base deletions compared to those for doublets and triplets (Figure 4G).</w:t>
      </w:r>
    </w:p>
    <w:p w14:paraId="353BA77F" w14:textId="54B7462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4H)</w:t>
      </w:r>
      <w:r w:rsidRPr="00442D83">
        <w:rPr>
          <w:rFonts w:ascii="Times New Roman" w:hAnsi="Times New Roman" w:cs="Times New Roman"/>
          <w:sz w:val="24"/>
          <w:szCs w:val="24"/>
        </w:rPr>
        <w:t>. Among the five identified MSI signatures, only one describes insertion patterns; this may reflect the tendency for MSI tumors to exhibit a greater prevalence of deletions than insertions.</w:t>
      </w:r>
    </w:p>
    <w:p w14:paraId="70360450" w14:textId="4521966B"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MSISeq-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 xml:space="preserve">Figure 4I, </w:t>
      </w:r>
      <w:commentRangeStart w:id="2"/>
      <w:r w:rsidR="00CB704C">
        <w:rPr>
          <w:rFonts w:ascii="Times New Roman" w:hAnsi="Times New Roman" w:cs="Times New Roman" w:hint="eastAsia"/>
          <w:sz w:val="24"/>
          <w:szCs w:val="24"/>
        </w:rPr>
        <w:t>FiguresS</w:t>
      </w:r>
      <w:r w:rsidR="00140D13">
        <w:rPr>
          <w:rFonts w:ascii="Times New Roman" w:hAnsi="Times New Roman" w:cs="Times New Roman" w:hint="eastAsia"/>
          <w:sz w:val="24"/>
          <w:szCs w:val="24"/>
        </w:rPr>
        <w:t>4</w:t>
      </w:r>
      <w:r w:rsidR="00B563BB">
        <w:rPr>
          <w:rFonts w:ascii="Times New Roman" w:hAnsi="Times New Roman" w:cs="Times New Roman" w:hint="eastAsia"/>
          <w:sz w:val="24"/>
          <w:szCs w:val="24"/>
        </w:rPr>
        <w:t>B</w:t>
      </w:r>
      <w:r w:rsidRPr="00442D83">
        <w:rPr>
          <w:rFonts w:ascii="Times New Roman" w:hAnsi="Times New Roman" w:cs="Times New Roman"/>
          <w:sz w:val="24"/>
          <w:szCs w:val="24"/>
        </w:rPr>
        <w:t>)</w:t>
      </w:r>
      <w:commentRangeEnd w:id="2"/>
      <w:r w:rsidR="00294EEB">
        <w:rPr>
          <w:rStyle w:val="CommentReference"/>
        </w:rPr>
        <w:commentReference w:id="2"/>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131A8990" w:rsidR="00744AA4" w:rsidRPr="00744AA4" w:rsidRDefault="00744AA4" w:rsidP="00744AA4">
      <w:pPr>
        <w:spacing w:line="480" w:lineRule="auto"/>
        <w:rPr>
          <w:rFonts w:ascii="Times New Roman" w:hAnsi="Times New Roman" w:cs="Times New Roman" w:hint="eastAsia"/>
          <w:sz w:val="24"/>
          <w:szCs w:val="24"/>
        </w:rPr>
      </w:pPr>
      <w:r w:rsidRPr="00744AA4">
        <w:rPr>
          <w:rFonts w:ascii="Times New Roman" w:hAnsi="Times New Roman" w:cs="Times New Roman"/>
          <w:sz w:val="24"/>
          <w:szCs w:val="24"/>
        </w:rPr>
        <w:lastRenderedPageBreak/>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the transcription association of H_ID29 (Figure 5H).</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4340A425"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w:t>
      </w:r>
      <w:r w:rsidRPr="00744AA4">
        <w:rPr>
          <w:rFonts w:ascii="Times New Roman" w:hAnsi="Times New Roman" w:cs="Times New Roman"/>
          <w:sz w:val="24"/>
          <w:szCs w:val="24"/>
        </w:rPr>
        <w:lastRenderedPageBreak/>
        <w:t>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075A6732"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sidR="00FC5A9C">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w:t>
      </w:r>
      <w:r w:rsidRPr="00706990">
        <w:rPr>
          <w:rFonts w:ascii="Times New Roman" w:hAnsi="Times New Roman" w:cs="Times New Roman"/>
          <w:sz w:val="24"/>
          <w:szCs w:val="24"/>
        </w:rPr>
        <w:lastRenderedPageBreak/>
        <w:t>removes cytosine 3' of poly-T sequences, whereas C_ID9 removes cytosine 5' of poly-T sequences. Additionally, DEL:C:1:0 is prominent in H_ID32, where the extended sequence surrounding DEL:C:1:0 shows a balanced ratio of A and T.</w:t>
      </w:r>
    </w:p>
    <w:p w14:paraId="22EC24C3" w14:textId="426A61F6"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w:t>
      </w:r>
      <w:r w:rsidR="00BB4EEE">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w:t>
      </w:r>
      <w:r w:rsidR="006E0FCA">
        <w:rPr>
          <w:rFonts w:ascii="Times New Roman" w:hAnsi="Times New Roman" w:cs="Times New Roman" w:hint="eastAsia"/>
          <w:sz w:val="24"/>
          <w:szCs w:val="24"/>
        </w:rPr>
        <w:t>6</w:t>
      </w:r>
      <w:r w:rsidR="0001155D">
        <w:rPr>
          <w:rFonts w:ascii="Times New Roman" w:hAnsi="Times New Roman" w:cs="Times New Roman" w:hint="eastAsia"/>
          <w:sz w:val="24"/>
          <w:szCs w:val="24"/>
        </w:rPr>
        <w:t>)</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6AA0BD36" w:rsidR="00383C4D" w:rsidRPr="003D71E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 xml:space="preserve">to explore whether mutational processes, represented by mutational signatures, show preferential enrichment in clinical characteristics </w:t>
      </w:r>
      <w:r w:rsidR="001A206F">
        <w:rPr>
          <w:rFonts w:ascii="Times New Roman" w:hAnsi="Times New Roman" w:cs="Times New Roman" w:hint="eastAsia"/>
          <w:sz w:val="24"/>
          <w:szCs w:val="24"/>
        </w:rPr>
        <w:t>including</w:t>
      </w:r>
      <w:r w:rsidR="00736441" w:rsidRPr="00736441">
        <w:rPr>
          <w:rFonts w:ascii="Times New Roman" w:hAnsi="Times New Roman" w:cs="Times New Roman"/>
          <w:sz w:val="24"/>
          <w:szCs w:val="24"/>
        </w:rPr>
        <w:t xml:space="preserve"> cancer type, gender, and age. We first excluded </w:t>
      </w:r>
      <w:r w:rsidR="008162CB">
        <w:rPr>
          <w:rFonts w:ascii="Times New Roman" w:hAnsi="Times New Roman" w:cs="Times New Roman" w:hint="eastAsia"/>
          <w:sz w:val="24"/>
          <w:szCs w:val="24"/>
        </w:rPr>
        <w:t xml:space="preserve">four </w:t>
      </w:r>
      <w:r w:rsidR="00736441" w:rsidRPr="00736441">
        <w:rPr>
          <w:rFonts w:ascii="Times New Roman" w:hAnsi="Times New Roman" w:cs="Times New Roman"/>
          <w:sz w:val="24"/>
          <w:szCs w:val="24"/>
        </w:rPr>
        <w:t xml:space="preserve">cancer types with strong gender </w:t>
      </w:r>
      <w:r w:rsidR="008162CB">
        <w:rPr>
          <w:rFonts w:ascii="Times New Roman" w:hAnsi="Times New Roman" w:cs="Times New Roman" w:hint="eastAsia"/>
          <w:sz w:val="24"/>
          <w:szCs w:val="24"/>
        </w:rPr>
        <w:t>bias</w:t>
      </w:r>
      <w:r w:rsidR="00736441" w:rsidRPr="00736441">
        <w:rPr>
          <w:rFonts w:ascii="Times New Roman" w:hAnsi="Times New Roman" w:cs="Times New Roman"/>
          <w:sz w:val="24"/>
          <w:szCs w:val="24"/>
        </w:rPr>
        <w:t>,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w:t>
      </w:r>
      <w:r w:rsidR="00736441" w:rsidRPr="00736441">
        <w:rPr>
          <w:rFonts w:ascii="Times New Roman" w:hAnsi="Times New Roman" w:cs="Times New Roman" w:hint="eastAsia"/>
          <w:sz w:val="24"/>
          <w:szCs w:val="24"/>
        </w:rPr>
        <w:lastRenderedPageBreak/>
        <w:t>the preferential prevalence of mutational signatures, we utilized logistic regression with gender</w:t>
      </w:r>
      <w:r w:rsidR="00814652">
        <w:rPr>
          <w:rFonts w:ascii="Times New Roman" w:hAnsi="Times New Roman" w:cs="Times New Roman" w:hint="eastAsia"/>
          <w:sz w:val="24"/>
          <w:szCs w:val="24"/>
        </w:rPr>
        <w:t xml:space="preserve"> and </w:t>
      </w:r>
      <w:r w:rsidR="00736441" w:rsidRPr="00736441">
        <w:rPr>
          <w:rFonts w:ascii="Times New Roman" w:hAnsi="Times New Roman" w:cs="Times New Roman" w:hint="eastAsia"/>
          <w:sz w:val="24"/>
          <w:szCs w:val="24"/>
        </w:rPr>
        <w:t>cancer type</w:t>
      </w:r>
      <w:r w:rsidR="00814652">
        <w:rPr>
          <w:rFonts w:ascii="Times New Roman" w:hAnsi="Times New Roman" w:cs="Times New Roman" w:hint="eastAsia"/>
          <w:sz w:val="24"/>
          <w:szCs w:val="24"/>
        </w:rPr>
        <w:t xml:space="preserve"> </w:t>
      </w:r>
      <w:r w:rsidR="00736441" w:rsidRPr="00736441">
        <w:rPr>
          <w:rFonts w:ascii="Times New Roman" w:hAnsi="Times New Roman" w:cs="Times New Roman"/>
          <w:sz w:val="24"/>
          <w:szCs w:val="24"/>
        </w:rPr>
        <w:t xml:space="preserve">as predictors to examine the associations (Figure 8A).  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w:t>
      </w:r>
      <w:r w:rsidR="004D549A">
        <w:rPr>
          <w:rFonts w:ascii="Times New Roman" w:hAnsi="Times New Roman" w:cs="Times New Roman" w:hint="eastAsia"/>
          <w:sz w:val="24"/>
          <w:szCs w:val="24"/>
        </w:rPr>
        <w:t>coefficient</w:t>
      </w:r>
      <w:r w:rsidR="003D71E8">
        <w:rPr>
          <w:rFonts w:ascii="Times New Roman" w:hAnsi="Times New Roman" w:cs="Times New Roman" w:hint="eastAsia"/>
          <w:sz w:val="24"/>
          <w:szCs w:val="24"/>
        </w:rPr>
        <w:t xml:space="preserve"> and p value of </w:t>
      </w:r>
      <w:r w:rsidR="001A206F">
        <w:rPr>
          <w:rFonts w:ascii="Times New Roman" w:hAnsi="Times New Roman" w:cs="Times New Roman" w:hint="eastAsia"/>
          <w:sz w:val="24"/>
          <w:szCs w:val="24"/>
        </w:rPr>
        <w:t>Spearma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r w:rsidR="00CA277F">
        <w:rPr>
          <w:rFonts w:ascii="Times New Roman" w:hAnsi="Times New Roman" w:cs="Times New Roman" w:hint="eastAsia"/>
          <w:sz w:val="24"/>
          <w:szCs w:val="24"/>
        </w:rPr>
        <w:t xml:space="preserve"> (Figure )</w:t>
      </w:r>
      <w:r w:rsidR="004D6C8B">
        <w:rPr>
          <w:rFonts w:ascii="Times New Roman" w:hAnsi="Times New Roman" w:cs="Times New Roman" w:hint="eastAsia"/>
          <w:sz w:val="24"/>
          <w:szCs w:val="24"/>
        </w:rPr>
        <w:t>.</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SigProfilerExtractor,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w:t>
      </w:r>
      <w:r w:rsidRPr="00EF04C1">
        <w:rPr>
          <w:rFonts w:ascii="Times New Roman" w:hAnsi="Times New Roman" w:cs="Times New Roman"/>
          <w:sz w:val="24"/>
          <w:szCs w:val="24"/>
        </w:rPr>
        <w:lastRenderedPageBreak/>
        <w:t>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3"/>
      <w:r w:rsidR="00CB3861" w:rsidRPr="008A1C58">
        <w:rPr>
          <w:rFonts w:ascii="Times New Roman" w:hAnsi="Times New Roman" w:cs="Times New Roman"/>
          <w:sz w:val="24"/>
          <w:szCs w:val="24"/>
          <w:highlight w:val="yellow"/>
        </w:rPr>
        <w:t>Variant calls for 3417 WGS samples from the HMF cohort were obtained from xxxx</w:t>
      </w:r>
      <w:commentRangeEnd w:id="3"/>
      <w:r w:rsidR="00706990">
        <w:rPr>
          <w:rStyle w:val="CommentReference"/>
        </w:rPr>
        <w:commentReference w:id="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highlight w:val="yellow"/>
        </w:rPr>
        <w:t>Need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The thresholds were selected based on the minimum number of mutations of the pre-defined MSI tumors</w:t>
      </w:r>
      <w:r w:rsidR="00514C81">
        <w:rPr>
          <w:rFonts w:ascii="Times New Roman" w:hAnsi="Times New Roman" w:cs="Times New Roman" w:hint="eastAsia"/>
          <w:color w:val="000000"/>
          <w:sz w:val="24"/>
          <w:szCs w:val="24"/>
        </w:rPr>
        <w:t xml:space="preserve">.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hint="eastAsia"/>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2-26T15:25:00Z" w:initials="ML">
    <w:p w14:paraId="1638B541" w14:textId="77777777" w:rsidR="00294EEB" w:rsidRDefault="00294EEB" w:rsidP="00294EEB">
      <w:pPr>
        <w:pStyle w:val="CommentText"/>
      </w:pPr>
      <w:r>
        <w:rPr>
          <w:rStyle w:val="CommentReference"/>
        </w:rPr>
        <w:annotationRef/>
      </w:r>
      <w:r>
        <w:t>To edit</w:t>
      </w:r>
    </w:p>
  </w:comment>
  <w:comment w:id="3"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1638B541"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2A8453BE" w16cex:dateUtc="2024-12-26T07:25: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1638B541" w16cid:durableId="2A8453BE"/>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ECDFC" w14:textId="77777777" w:rsidR="00A212F0" w:rsidRDefault="00A212F0" w:rsidP="000F4F7D">
      <w:pPr>
        <w:spacing w:after="0" w:line="240" w:lineRule="auto"/>
      </w:pPr>
      <w:r>
        <w:separator/>
      </w:r>
    </w:p>
  </w:endnote>
  <w:endnote w:type="continuationSeparator" w:id="0">
    <w:p w14:paraId="1E7AE1C2" w14:textId="77777777" w:rsidR="00A212F0" w:rsidRDefault="00A212F0" w:rsidP="000F4F7D">
      <w:pPr>
        <w:spacing w:after="0" w:line="240" w:lineRule="auto"/>
      </w:pPr>
      <w:r>
        <w:continuationSeparator/>
      </w:r>
    </w:p>
  </w:endnote>
  <w:endnote w:type="continuationNotice" w:id="1">
    <w:p w14:paraId="369A699E" w14:textId="77777777" w:rsidR="00A212F0" w:rsidRDefault="00A212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17CF75" w14:textId="77777777" w:rsidR="00A212F0" w:rsidRDefault="00A212F0" w:rsidP="000F4F7D">
      <w:pPr>
        <w:spacing w:after="0" w:line="240" w:lineRule="auto"/>
      </w:pPr>
      <w:r>
        <w:separator/>
      </w:r>
    </w:p>
  </w:footnote>
  <w:footnote w:type="continuationSeparator" w:id="0">
    <w:p w14:paraId="4D205A91" w14:textId="77777777" w:rsidR="00A212F0" w:rsidRDefault="00A212F0" w:rsidP="000F4F7D">
      <w:pPr>
        <w:spacing w:after="0" w:line="240" w:lineRule="auto"/>
      </w:pPr>
      <w:r>
        <w:continuationSeparator/>
      </w:r>
    </w:p>
  </w:footnote>
  <w:footnote w:type="continuationNotice" w:id="1">
    <w:p w14:paraId="2EB7D0AE" w14:textId="77777777" w:rsidR="00A212F0" w:rsidRDefault="00A212F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173B"/>
    <w:rsid w:val="001925AB"/>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A0658"/>
    <w:rsid w:val="002A186B"/>
    <w:rsid w:val="002A1AF8"/>
    <w:rsid w:val="002A1B16"/>
    <w:rsid w:val="002A43D2"/>
    <w:rsid w:val="002A4C30"/>
    <w:rsid w:val="002B251F"/>
    <w:rsid w:val="002B2EAD"/>
    <w:rsid w:val="002B316E"/>
    <w:rsid w:val="002B3495"/>
    <w:rsid w:val="002B3883"/>
    <w:rsid w:val="002B3E0F"/>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A0056"/>
    <w:rsid w:val="003A0CD0"/>
    <w:rsid w:val="003A1297"/>
    <w:rsid w:val="003A4923"/>
    <w:rsid w:val="003A61FD"/>
    <w:rsid w:val="003A63AB"/>
    <w:rsid w:val="003A651F"/>
    <w:rsid w:val="003A729B"/>
    <w:rsid w:val="003B0160"/>
    <w:rsid w:val="003B302B"/>
    <w:rsid w:val="003B6E15"/>
    <w:rsid w:val="003C040C"/>
    <w:rsid w:val="003C3043"/>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32EF"/>
    <w:rsid w:val="0092418F"/>
    <w:rsid w:val="009244F1"/>
    <w:rsid w:val="00925DC8"/>
    <w:rsid w:val="0092728E"/>
    <w:rsid w:val="009305D4"/>
    <w:rsid w:val="00930A57"/>
    <w:rsid w:val="009313DF"/>
    <w:rsid w:val="00932AA9"/>
    <w:rsid w:val="00933978"/>
    <w:rsid w:val="009345A7"/>
    <w:rsid w:val="00935984"/>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7D90"/>
    <w:rsid w:val="00A0126B"/>
    <w:rsid w:val="00A0315B"/>
    <w:rsid w:val="00A03A6E"/>
    <w:rsid w:val="00A04D39"/>
    <w:rsid w:val="00A064CF"/>
    <w:rsid w:val="00A06E62"/>
    <w:rsid w:val="00A074FF"/>
    <w:rsid w:val="00A15879"/>
    <w:rsid w:val="00A16F79"/>
    <w:rsid w:val="00A2004A"/>
    <w:rsid w:val="00A201FF"/>
    <w:rsid w:val="00A212F0"/>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B10DA"/>
    <w:rsid w:val="00CB1D3B"/>
    <w:rsid w:val="00CB2E70"/>
    <w:rsid w:val="00CB3861"/>
    <w:rsid w:val="00CB6D08"/>
    <w:rsid w:val="00CB6D24"/>
    <w:rsid w:val="00CB704C"/>
    <w:rsid w:val="00CC021D"/>
    <w:rsid w:val="00CC0476"/>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4DF7"/>
    <w:rsid w:val="00546612"/>
    <w:rsid w:val="005B1ECB"/>
    <w:rsid w:val="005E4330"/>
    <w:rsid w:val="00600C72"/>
    <w:rsid w:val="00626337"/>
    <w:rsid w:val="006448A7"/>
    <w:rsid w:val="00697A27"/>
    <w:rsid w:val="006B19E8"/>
    <w:rsid w:val="006E0F37"/>
    <w:rsid w:val="006E67E3"/>
    <w:rsid w:val="007131D0"/>
    <w:rsid w:val="007134EB"/>
    <w:rsid w:val="007211AB"/>
    <w:rsid w:val="00736A43"/>
    <w:rsid w:val="00766357"/>
    <w:rsid w:val="007728FE"/>
    <w:rsid w:val="00791A68"/>
    <w:rsid w:val="008629B8"/>
    <w:rsid w:val="008731E2"/>
    <w:rsid w:val="008D2C2E"/>
    <w:rsid w:val="008F3341"/>
    <w:rsid w:val="00903844"/>
    <w:rsid w:val="0092418F"/>
    <w:rsid w:val="00A97ED7"/>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104</TotalTime>
  <Pages>21</Pages>
  <Words>16877</Words>
  <Characters>96204</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8</cp:revision>
  <dcterms:created xsi:type="dcterms:W3CDTF">2024-12-30T07:37:00Z</dcterms:created>
  <dcterms:modified xsi:type="dcterms:W3CDTF">2025-01-02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